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168CABA0"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 Geneticin G418 Antibiotic (Invitrogen). Rabbit anti-FUS and rabbit anti-hnRNP K (Abcam).</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collected RNA-seq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RNA content. By using the log2FC values for each miR,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lastRenderedPageBreak/>
        <w:t>Graphs were completed using the ggplot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ultracentrifugation filter tube (Sigma) until 1mL of concentrated media was achieved. This was processed through an exoRNeasy midi kit (Qiagen)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MiRvana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Invitrogen). Nanodrop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μL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seq data. Delta delta CT statistics were completed by comparing between GFP and cavin-1 cell lines for the target and reference genes. Bar graphs generated by GraphPad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MO (Tools for Analysis of MOtifs)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ebLogo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r w:rsidRPr="00981B81">
        <w:rPr>
          <w:rFonts w:ascii="Times New Roman" w:hAnsi="Times New Roman" w:cs="Times New Roman"/>
          <w:color w:val="FF0000"/>
          <w:sz w:val="24"/>
          <w:szCs w:val="24"/>
          <w:lang w:val="en-US"/>
        </w:rPr>
        <w:t>Inder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t-test. Each protein in this data set were analyzed using the biomaRt R package for Gene Ontology (GO) annotation to determine RNA-binding ability</w:t>
      </w:r>
      <w:r w:rsidR="00FE3113" w:rsidRPr="00A014EB">
        <w:rPr>
          <w:rFonts w:ascii="Times New Roman" w:hAnsi="Times New Roman" w:cs="Times New Roman"/>
          <w:sz w:val="24"/>
          <w:szCs w:val="24"/>
          <w:lang w:val="en-US"/>
        </w:rPr>
        <w:t xml:space="preserve"> (GO:0003723)</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77777777" w:rsidR="00A014EB" w:rsidRPr="00A014EB" w:rsidRDefault="00A014EB" w:rsidP="00A014EB">
      <w:pPr>
        <w:pStyle w:val="Heading2"/>
        <w:spacing w:line="480" w:lineRule="auto"/>
        <w:rPr>
          <w:rFonts w:ascii="Times New Roman" w:hAnsi="Times New Roman" w:cs="Times New Roman"/>
          <w:sz w:val="24"/>
          <w:szCs w:val="24"/>
          <w:lang w:val="en-US"/>
        </w:rPr>
      </w:pPr>
      <w:r w:rsidRPr="00A014EB">
        <w:rPr>
          <w:rFonts w:ascii="Times New Roman" w:hAnsi="Times New Roman" w:cs="Times New Roman"/>
          <w:sz w:val="24"/>
          <w:szCs w:val="24"/>
          <w:lang w:val="en-US"/>
        </w:rPr>
        <w:t>Colocalization by Immunofluorescence Confocal Microscopy:</w:t>
      </w:r>
    </w:p>
    <w:p w14:paraId="30660AE0" w14:textId="77777777"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sidRPr="00A014EB">
        <w:rPr>
          <w:rFonts w:ascii="Times New Roman" w:hAnsi="Times New Roman" w:cs="Times New Roman"/>
          <w:sz w:val="24"/>
          <w:szCs w:val="24"/>
          <w:lang w:val="en-US"/>
        </w:rPr>
        <w:lastRenderedPageBreak/>
        <w:t xml:space="preserve">the dark at room temperature. After washing 3 times in PBS, 1:1000 dilution of DAPI in blocking solution was incubated with coverslips for 10minutes in the dark, followed by additional PBS and MilliQ water washing. Excess water was removed by Kimwipe prior to mounting on slides with 8μL Prolong Diamond (Invitrogen). Slides were dried for 24 hours at 37°C prior to imaging with the Olympus Confocal microscope. </w:t>
      </w:r>
      <w:r w:rsidRPr="00A014EB">
        <w:rPr>
          <w:rFonts w:ascii="Times New Roman" w:hAnsi="Times New Roman" w:cs="Times New Roman"/>
          <w:sz w:val="24"/>
          <w:szCs w:val="24"/>
          <w:lang w:val="en-US"/>
        </w:rPr>
        <w:br/>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13AC9E62"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Pr="00B31E2D">
        <w:rPr>
          <w:rFonts w:ascii="Times New Roman" w:hAnsi="Times New Roman" w:cs="Times New Roman"/>
          <w:sz w:val="24"/>
          <w:szCs w:val="24"/>
        </w:rPr>
        <w:t xml:space="preserve">pmole Cy5 conjugated antagomir in oligo hybridization buffer; 50mM NaCl, 1mM Tris-Cl (pH 8.0), 0.1mM EDTA (pH 8). </w:t>
      </w:r>
      <w:r>
        <w:rPr>
          <w:rFonts w:ascii="Times New Roman" w:hAnsi="Times New Roman" w:cs="Times New Roman"/>
          <w:sz w:val="24"/>
          <w:szCs w:val="24"/>
        </w:rPr>
        <w:t xml:space="preserve">Cy5-scrambled oligo was used as a negative control. </w:t>
      </w:r>
      <w:r w:rsidRPr="00B31E2D">
        <w:rPr>
          <w:rFonts w:ascii="Times New Roman" w:hAnsi="Times New Roman" w:cs="Times New Roman"/>
          <w:sz w:val="24"/>
          <w:szCs w:val="24"/>
        </w:rPr>
        <w:t xml:space="preserve">Excess antagomir was removed by washing thrice in PBS before 4% PFA fixation for 30minutes. Subsequent steps were performed as per immunofluorescence protocol for hnRNPK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Pr>
          <w:rFonts w:ascii="Times New Roman" w:hAnsi="Times New Roman" w:cs="Times New Roman"/>
          <w:sz w:val="24"/>
          <w:szCs w:val="24"/>
          <w:lang w:val="en-US"/>
        </w:rPr>
        <w:t xml:space="preserve">No biotinylated mir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 are selectively exported from prostate cancer cells.</w:t>
      </w:r>
    </w:p>
    <w:p w14:paraId="032EC7F2" w14:textId="5562368A" w:rsidR="00D269F5" w:rsidRPr="004173A8" w:rsidRDefault="00D60996" w:rsidP="00D269F5">
      <w:pPr>
        <w:spacing w:line="480" w:lineRule="auto"/>
        <w:rPr>
          <w:rFonts w:ascii="Times New Roman" w:hAnsi="Times New Roman" w:cs="Times New Roman"/>
          <w:sz w:val="24"/>
          <w:szCs w:val="24"/>
          <w:lang w:val="en-US"/>
        </w:rPr>
      </w:pPr>
      <w:r>
        <w:rPr>
          <w:rFonts w:ascii="Times New Roman" w:hAnsi="Times New Roman" w:cs="Times New Roman"/>
          <w:color w:val="FF0000"/>
          <w:sz w:val="24"/>
          <w:szCs w:val="24"/>
          <w:lang w:val="en-US"/>
        </w:rPr>
        <w:t xml:space="preserve">To determine which miRNAs 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RNA-seq </w:t>
      </w:r>
      <w:r w:rsidR="00DB5FE8">
        <w:rPr>
          <w:rFonts w:ascii="Times New Roman" w:hAnsi="Times New Roman" w:cs="Times New Roman"/>
          <w:color w:val="FF0000"/>
          <w:sz w:val="24"/>
          <w:szCs w:val="24"/>
          <w:lang w:val="en-US"/>
        </w:rPr>
        <w:t xml:space="preserve">analysis was conducted. </w:t>
      </w:r>
      <w:r w:rsidR="00D269F5">
        <w:rPr>
          <w:rFonts w:ascii="Times New Roman" w:hAnsi="Times New Roman" w:cs="Times New Roman"/>
          <w:sz w:val="24"/>
          <w:szCs w:val="24"/>
          <w:lang w:val="en-US"/>
        </w:rPr>
        <w:t>This</w:t>
      </w:r>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quantified</w:t>
      </w:r>
      <w:r w:rsidR="001E35AB">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the amount of </w:t>
      </w:r>
      <w:r w:rsidR="001E35AB">
        <w:rPr>
          <w:rFonts w:ascii="Times New Roman" w:hAnsi="Times New Roman" w:cs="Times New Roman"/>
          <w:sz w:val="24"/>
          <w:szCs w:val="24"/>
          <w:lang w:val="en-US"/>
        </w:rPr>
        <w:t>miR</w:t>
      </w:r>
      <w:r w:rsidR="00D269F5" w:rsidRPr="004173A8">
        <w:rPr>
          <w:rFonts w:ascii="Times New Roman" w:hAnsi="Times New Roman" w:cs="Times New Roman"/>
          <w:sz w:val="24"/>
          <w:szCs w:val="24"/>
          <w:lang w:val="en-US"/>
        </w:rPr>
        <w:t xml:space="preserve">s </w:t>
      </w:r>
      <w:r w:rsidR="00CE0CB5">
        <w:rPr>
          <w:rFonts w:ascii="Times New Roman" w:hAnsi="Times New Roman" w:cs="Times New Roman"/>
          <w:sz w:val="24"/>
          <w:szCs w:val="24"/>
          <w:lang w:val="en-US"/>
        </w:rPr>
        <w:t xml:space="preserve">present </w:t>
      </w:r>
      <w:r w:rsidR="00D269F5" w:rsidRPr="004173A8">
        <w:rPr>
          <w:rFonts w:ascii="Times New Roman" w:hAnsi="Times New Roman" w:cs="Times New Roman"/>
          <w:sz w:val="24"/>
          <w:szCs w:val="24"/>
          <w:lang w:val="en-US"/>
        </w:rPr>
        <w:t xml:space="preserve">in both cell lines, </w:t>
      </w:r>
      <w:r w:rsidR="00D269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and cellular transcriptome. Comparison between GFP and cavin-1 cell lines revealed a total of 12 significantly (p ≤0.05) </w:t>
      </w:r>
      <w:r w:rsidR="00D269F5">
        <w:rPr>
          <w:rFonts w:ascii="Times New Roman" w:hAnsi="Times New Roman" w:cs="Times New Roman"/>
          <w:sz w:val="24"/>
          <w:szCs w:val="24"/>
          <w:lang w:val="en-US"/>
        </w:rPr>
        <w:t>modified</w:t>
      </w:r>
      <w:r w:rsidR="00D269F5" w:rsidRPr="004173A8">
        <w:rPr>
          <w:rFonts w:ascii="Times New Roman" w:hAnsi="Times New Roman" w:cs="Times New Roman"/>
          <w:sz w:val="24"/>
          <w:szCs w:val="24"/>
          <w:lang w:val="en-US"/>
        </w:rPr>
        <w:t xml:space="preserve"> miRs in the </w:t>
      </w:r>
      <w:r w:rsidR="004A7530">
        <w:rPr>
          <w:rFonts w:ascii="Times New Roman" w:hAnsi="Times New Roman" w:cs="Times New Roman"/>
          <w:sz w:val="24"/>
          <w:szCs w:val="24"/>
          <w:lang w:val="en-US"/>
        </w:rPr>
        <w:t>EVs</w:t>
      </w:r>
      <w:r w:rsidR="00D269F5" w:rsidRPr="004173A8">
        <w:rPr>
          <w:rFonts w:ascii="Times New Roman" w:hAnsi="Times New Roman" w:cs="Times New Roman"/>
          <w:sz w:val="24"/>
          <w:szCs w:val="24"/>
          <w:lang w:val="en-US"/>
        </w:rPr>
        <w:t xml:space="preserve"> and 28 differentially expressed miRs in the cell. Comparing all available miRs for analysis (n=95)</w:t>
      </w:r>
      <w:r w:rsidR="00D269F5">
        <w:rPr>
          <w:rFonts w:ascii="Times New Roman" w:hAnsi="Times New Roman" w:cs="Times New Roman"/>
          <w:sz w:val="24"/>
          <w:szCs w:val="24"/>
          <w:lang w:val="en-US"/>
        </w:rPr>
        <w:t xml:space="preserve"> between cellular and EV</w:t>
      </w:r>
      <w:r w:rsidR="00D269F5" w:rsidRPr="004173A8">
        <w:rPr>
          <w:rFonts w:ascii="Times New Roman" w:hAnsi="Times New Roman" w:cs="Times New Roman"/>
          <w:sz w:val="24"/>
          <w:szCs w:val="24"/>
          <w:lang w:val="en-US"/>
        </w:rPr>
        <w:t xml:space="preserve"> expression (log2FC) revealed three groupings based on export; increased miRs in the exosome in cavin-1 expressive cells, miRs with no distinct differential export, and miRs decreased in the exosome in cavin-1 cells.</w:t>
      </w:r>
      <w:r w:rsidR="00D269F5">
        <w:rPr>
          <w:rFonts w:ascii="Times New Roman" w:hAnsi="Times New Roman" w:cs="Times New Roman"/>
          <w:sz w:val="24"/>
          <w:szCs w:val="24"/>
          <w:lang w:val="en-US"/>
        </w:rPr>
        <w:t xml:space="preserve"> Generally, miRNAs present in the EVs change proportionately to the cellular </w:t>
      </w:r>
      <w:r w:rsidR="00475D4D">
        <w:rPr>
          <w:rFonts w:ascii="Times New Roman" w:hAnsi="Times New Roman" w:cs="Times New Roman"/>
          <w:sz w:val="24"/>
          <w:szCs w:val="24"/>
          <w:lang w:val="en-US"/>
        </w:rPr>
        <w:t>expression changes</w:t>
      </w:r>
      <w:r w:rsidR="00D269F5">
        <w:rPr>
          <w:rFonts w:ascii="Times New Roman" w:hAnsi="Times New Roman" w:cs="Times New Roman"/>
          <w:sz w:val="24"/>
          <w:szCs w:val="24"/>
          <w:lang w:val="en-US"/>
        </w:rPr>
        <w:t xml:space="preserve"> induced by cavin-1, however several species present with a dramatic decrease in EVs compared to cells where 5 of these are significantly modified between cell lines. These are the miRs likely to be acted upon by a selective export mechanism modified by cavin-1 expression.   </w:t>
      </w:r>
    </w:p>
    <w:p w14:paraId="34B94191" w14:textId="0533C374"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 significantly modified miRs were selected for validation across the three groups;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miRs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seq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exosomes between the cell lines compared to the </w:t>
      </w:r>
      <w:r w:rsidRPr="004173A8">
        <w:rPr>
          <w:rFonts w:ascii="Times New Roman" w:hAnsi="Times New Roman" w:cs="Times New Roman"/>
          <w:sz w:val="24"/>
          <w:szCs w:val="24"/>
          <w:lang w:val="en-US"/>
        </w:rPr>
        <w:lastRenderedPageBreak/>
        <w:t xml:space="preserve">cellular content. Inversely, miR-574 was increased due to the presence of cavin-1 in the exosome, and miR-363 is confirmed to be not differentially exported by cavin-1. This establishes miRs </w:t>
      </w:r>
      <w:r w:rsidR="000645B4">
        <w:rPr>
          <w:rFonts w:ascii="Times New Roman" w:hAnsi="Times New Roman" w:cs="Times New Roman"/>
          <w:sz w:val="24"/>
          <w:szCs w:val="24"/>
          <w:lang w:val="en-US"/>
        </w:rPr>
        <w:t xml:space="preserve">are indeed selectively exported from PC3 cells, where cavin-1 attenuates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684260E3" w14:textId="007FF6B4" w:rsidR="005D63E8"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differentially exported miRNAs that would be targeted by the miR export protein.</w:t>
      </w:r>
      <w:r w:rsidR="00D269F5" w:rsidRPr="004173A8">
        <w:rPr>
          <w:rFonts w:ascii="Times New Roman" w:hAnsi="Times New Roman" w:cs="Times New Roman"/>
          <w:sz w:val="24"/>
          <w:szCs w:val="24"/>
          <w:lang w:val="en-US"/>
        </w:rPr>
        <w:t xml:space="preserve"> This analysis returned two distinct motifs that are enriched in the miR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figureX)</w:t>
      </w:r>
      <w:r w:rsidR="00D269F5" w:rsidRPr="004173A8">
        <w:rPr>
          <w:rFonts w:ascii="Times New Roman" w:hAnsi="Times New Roman" w:cs="Times New Roman"/>
          <w:sz w:val="24"/>
          <w:szCs w:val="24"/>
          <w:lang w:val="en-US"/>
        </w:rPr>
        <w:t>. These motifs</w:t>
      </w:r>
      <w:r w:rsidR="00D269F5">
        <w:rPr>
          <w:rFonts w:ascii="Times New Roman" w:hAnsi="Times New Roman" w:cs="Times New Roman"/>
          <w:sz w:val="24"/>
          <w:szCs w:val="24"/>
          <w:lang w:val="en-US"/>
        </w:rPr>
        <w:t xml:space="preserve"> are present within 12 of the 20</w:t>
      </w:r>
      <w:r w:rsidR="00D269F5" w:rsidRPr="004173A8">
        <w:rPr>
          <w:rFonts w:ascii="Times New Roman" w:hAnsi="Times New Roman" w:cs="Times New Roman"/>
          <w:sz w:val="24"/>
          <w:szCs w:val="24"/>
          <w:lang w:val="en-US"/>
        </w:rPr>
        <w:t xml:space="preserve"> miRs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miR group. </w:t>
      </w:r>
      <w:r w:rsidR="00D269F5" w:rsidRPr="00FC3A7C">
        <w:rPr>
          <w:rFonts w:ascii="Times New Roman" w:hAnsi="Times New Roman" w:cs="Times New Roman"/>
          <w:color w:val="FF0000"/>
          <w:sz w:val="24"/>
          <w:szCs w:val="24"/>
          <w:lang w:val="en-US"/>
        </w:rPr>
        <w:t xml:space="preserve">This suggests potential binding sites are present within that miR group that are responsible for the export.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5594F20E"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r w:rsidRPr="00D82430">
        <w:rPr>
          <w:rFonts w:ascii="Times New Roman" w:hAnsi="Times New Roman" w:cs="Times New Roman"/>
          <w:sz w:val="24"/>
          <w:szCs w:val="24"/>
          <w:lang w:val="en-US"/>
        </w:rPr>
        <w:t>miR</w:t>
      </w:r>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hnRNPK revealed through mutagenesis assays, its affinity to bind to sequence: </w:t>
      </w:r>
      <w:r w:rsidR="00D10ABE">
        <w:rPr>
          <w:rFonts w:ascii="Times New Roman" w:hAnsi="Times New Roman" w:cs="Times New Roman"/>
          <w:sz w:val="24"/>
          <w:szCs w:val="24"/>
          <w:lang w:val="en-US"/>
        </w:rPr>
        <w:t>AGTG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 xml:space="preserve">Upon comparison to the known motif, using the sitemap algorithm, hnRNPK matches </w:t>
      </w:r>
      <w:r w:rsidR="00D82430">
        <w:rPr>
          <w:rFonts w:ascii="Times New Roman" w:hAnsi="Times New Roman" w:cs="Times New Roman"/>
          <w:sz w:val="24"/>
          <w:szCs w:val="24"/>
          <w:lang w:val="en-US"/>
        </w:rPr>
        <w:t xml:space="preserve">Xpercent to </w:t>
      </w:r>
      <w:r w:rsidR="00D82430">
        <w:rPr>
          <w:rFonts w:ascii="Times New Roman" w:hAnsi="Times New Roman" w:cs="Times New Roman"/>
          <w:sz w:val="24"/>
          <w:szCs w:val="24"/>
          <w:lang w:val="en-US"/>
        </w:rPr>
        <w:lastRenderedPageBreak/>
        <w:t xml:space="preserve">the predicted binding motif. Hereby, hnRNPK was considered a viable candidate protein to mediate the selective export of miRs.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sub-cellular localization modified </w:t>
      </w:r>
      <w:bookmarkStart w:id="0" w:name="_GoBack"/>
      <w:bookmarkEnd w:id="0"/>
      <w:r w:rsidRPr="004173A8">
        <w:rPr>
          <w:rFonts w:ascii="Times New Roman" w:hAnsi="Times New Roman" w:cs="Times New Roman"/>
          <w:b/>
          <w:sz w:val="24"/>
          <w:szCs w:val="24"/>
          <w:lang w:val="en-US"/>
        </w:rPr>
        <w:t xml:space="preserve">in cavin-1 PC3 line. </w:t>
      </w:r>
    </w:p>
    <w:p w14:paraId="2ECDC898" w14:textId="2922D282"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Immunofluorescence was performed using hnRNP K specific antibodies to determine cellular localization changed between GFP and Cavin-1 cell lines</w:t>
      </w:r>
      <w:r w:rsidR="00B31E2D">
        <w:rPr>
          <w:rFonts w:ascii="Times New Roman" w:hAnsi="Times New Roman" w:cs="Times New Roman"/>
          <w:sz w:val="24"/>
          <w:szCs w:val="24"/>
          <w:lang w:val="en-US"/>
        </w:rPr>
        <w:t xml:space="preserve"> which may explain </w:t>
      </w:r>
      <w:r w:rsidR="0016216F">
        <w:rPr>
          <w:rFonts w:ascii="Times New Roman" w:hAnsi="Times New Roman" w:cs="Times New Roman"/>
          <w:sz w:val="24"/>
          <w:szCs w:val="24"/>
          <w:lang w:val="en-US"/>
        </w:rPr>
        <w:t>export of miRs</w:t>
      </w:r>
      <w:r w:rsidR="00F041BB">
        <w:rPr>
          <w:rFonts w:ascii="Times New Roman" w:hAnsi="Times New Roman" w:cs="Times New Roman"/>
          <w:sz w:val="24"/>
          <w:szCs w:val="24"/>
          <w:lang w:val="en-US"/>
        </w:rPr>
        <w:t xml:space="preserve">. </w:t>
      </w:r>
    </w:p>
    <w:p w14:paraId="4D3498E5" w14:textId="4AA5BB8A" w:rsidR="00DA6E08" w:rsidRDefault="00DA6E08" w:rsidP="00D269F5">
      <w:pPr>
        <w:spacing w:line="480" w:lineRule="auto"/>
        <w:rPr>
          <w:rFonts w:ascii="Times New Roman" w:hAnsi="Times New Roman" w:cs="Times New Roman"/>
          <w:b/>
          <w:sz w:val="24"/>
          <w:szCs w:val="24"/>
          <w:lang w:val="en-US"/>
        </w:rPr>
      </w:pPr>
      <w:r w:rsidRPr="00DA6E08">
        <w:rPr>
          <w:rFonts w:ascii="Times New Roman" w:hAnsi="Times New Roman" w:cs="Times New Roman"/>
          <w:b/>
          <w:sz w:val="24"/>
          <w:szCs w:val="24"/>
          <w:lang w:val="en-US"/>
        </w:rPr>
        <w:t>hnRNPK co-localizes with selectively exported microRNAs</w:t>
      </w:r>
      <w:r w:rsidR="001E41AA">
        <w:rPr>
          <w:rFonts w:ascii="Times New Roman" w:hAnsi="Times New Roman" w:cs="Times New Roman"/>
          <w:b/>
          <w:sz w:val="24"/>
          <w:szCs w:val="24"/>
          <w:lang w:val="en-US"/>
        </w:rPr>
        <w:t>.</w:t>
      </w:r>
    </w:p>
    <w:p w14:paraId="53187D31" w14:textId="77777777" w:rsidR="001E41AA" w:rsidRDefault="001E41AA" w:rsidP="00D269F5">
      <w:pPr>
        <w:spacing w:line="480" w:lineRule="auto"/>
        <w:rPr>
          <w:rFonts w:ascii="Times New Roman" w:hAnsi="Times New Roman" w:cs="Times New Roman"/>
          <w:b/>
          <w:sz w:val="24"/>
          <w:szCs w:val="24"/>
          <w:lang w:val="en-US"/>
        </w:rPr>
      </w:pPr>
    </w:p>
    <w:p w14:paraId="6D879564" w14:textId="3CEAAEF2" w:rsidR="001E41AA" w:rsidRDefault="001E41AA" w:rsidP="00D269F5">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hnRNPK binds microRNAs. </w:t>
      </w:r>
      <w:r w:rsidR="00934DDB">
        <w:rPr>
          <w:rFonts w:ascii="Times New Roman" w:hAnsi="Times New Roman" w:cs="Times New Roman"/>
          <w:b/>
          <w:sz w:val="24"/>
          <w:szCs w:val="24"/>
          <w:lang w:val="en-US"/>
        </w:rPr>
        <w:t>??</w:t>
      </w:r>
    </w:p>
    <w:p w14:paraId="1F23D68D" w14:textId="77777777" w:rsidR="00934DDB" w:rsidRPr="001E41AA" w:rsidRDefault="00934DDB" w:rsidP="00D269F5">
      <w:pPr>
        <w:spacing w:line="480" w:lineRule="auto"/>
        <w:rPr>
          <w:rFonts w:ascii="Times New Roman" w:hAnsi="Times New Roman" w:cs="Times New Roman"/>
          <w:b/>
          <w:sz w:val="24"/>
          <w:szCs w:val="24"/>
          <w:lang w:val="en-US"/>
        </w:rPr>
      </w:pPr>
    </w:p>
    <w:p w14:paraId="43E6A37B" w14:textId="77777777" w:rsidR="002D3A9B" w:rsidRPr="002D6BD5" w:rsidRDefault="002D3A9B" w:rsidP="00D269F5">
      <w:pPr>
        <w:spacing w:line="480" w:lineRule="auto"/>
        <w:rPr>
          <w:rFonts w:ascii="Times New Roman" w:hAnsi="Times New Roman" w:cs="Times New Roman"/>
          <w:sz w:val="24"/>
          <w:szCs w:val="24"/>
          <w:lang w:val="en-US"/>
        </w:rPr>
      </w:pPr>
    </w:p>
    <w:p w14:paraId="315DDF6A" w14:textId="2AD7B6A6" w:rsidR="00F041BB" w:rsidRDefault="001442C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weekend: </w:t>
      </w:r>
    </w:p>
    <w:p w14:paraId="2AB63338" w14:textId="3011717B"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x up some figures</w:t>
      </w:r>
    </w:p>
    <w:p w14:paraId="252FA674" w14:textId="47E78FF8"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x up the results introductions/Alexs modifications. </w:t>
      </w:r>
    </w:p>
    <w:p w14:paraId="3A96D7F4" w14:textId="2F31A6BC" w:rsidR="001442CB" w:rsidRP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x up the introduction. </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3A5"/>
    <w:rsid w:val="000645B4"/>
    <w:rsid w:val="000E4402"/>
    <w:rsid w:val="001442CB"/>
    <w:rsid w:val="0016216F"/>
    <w:rsid w:val="001B23BC"/>
    <w:rsid w:val="001E35AB"/>
    <w:rsid w:val="001E41AA"/>
    <w:rsid w:val="002744C9"/>
    <w:rsid w:val="002D3A9B"/>
    <w:rsid w:val="002D6BD5"/>
    <w:rsid w:val="00315510"/>
    <w:rsid w:val="00360908"/>
    <w:rsid w:val="003A122B"/>
    <w:rsid w:val="00475D4D"/>
    <w:rsid w:val="004817CB"/>
    <w:rsid w:val="004A7530"/>
    <w:rsid w:val="005A1261"/>
    <w:rsid w:val="005D63E8"/>
    <w:rsid w:val="005E60B2"/>
    <w:rsid w:val="006A29A2"/>
    <w:rsid w:val="006D430D"/>
    <w:rsid w:val="007A639E"/>
    <w:rsid w:val="009150C5"/>
    <w:rsid w:val="00934DDB"/>
    <w:rsid w:val="00973BAF"/>
    <w:rsid w:val="00A014EB"/>
    <w:rsid w:val="00B31E2D"/>
    <w:rsid w:val="00C547B4"/>
    <w:rsid w:val="00CE0CB5"/>
    <w:rsid w:val="00D10ABE"/>
    <w:rsid w:val="00D269F5"/>
    <w:rsid w:val="00D60996"/>
    <w:rsid w:val="00D82430"/>
    <w:rsid w:val="00DA6E08"/>
    <w:rsid w:val="00DB5FE8"/>
    <w:rsid w:val="00E10F8A"/>
    <w:rsid w:val="00EE7C8F"/>
    <w:rsid w:val="00F041BB"/>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3</TotalTime>
  <Pages>7</Pages>
  <Words>1794</Words>
  <Characters>1023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7</cp:revision>
  <dcterms:created xsi:type="dcterms:W3CDTF">2016-08-17T23:45:00Z</dcterms:created>
  <dcterms:modified xsi:type="dcterms:W3CDTF">2016-08-28T09:20:00Z</dcterms:modified>
</cp:coreProperties>
</file>